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6F7590"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00B015B1" w:rsidR="00F1537E" w:rsidRDefault="00F1537E" w:rsidP="00F1537E">
      <w:r>
        <w:t xml:space="preserve">In the run up to the EU referendum, amidst discussions of migration, identity, expertise and economic impacts, the issues of Northern Ireland and its border with the Republic of Ireland received scant attention. This lack of focus on </w:t>
      </w:r>
      <w:r w:rsidR="005670E4">
        <w:t>pan-Irish issues seems a conspicuous oversight given</w:t>
      </w:r>
      <w:r w:rsidR="00572441">
        <w:t>:</w:t>
      </w:r>
      <w:r w:rsidR="005670E4">
        <w:t xml:space="preserve"> </w:t>
      </w:r>
      <w:r w:rsidR="00572441">
        <w:t xml:space="preserve">that </w:t>
      </w:r>
      <w:r w:rsidR="005670E4">
        <w:t xml:space="preserve">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CB6062">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previously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77777777"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 xml:space="preserve">199X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381ADAB" w:rsidR="00203A77" w:rsidRDefault="00CC1DA7" w:rsidP="00CC1DA7">
      <w:pPr>
        <w:pStyle w:val="Heading2"/>
      </w:pPr>
      <w:r>
        <w:t>Section two: History: Ireland, Northern Ireland, and the Troubles [</w:t>
      </w:r>
      <w:r w:rsidR="00023023">
        <w:t xml:space="preserve">1745 / </w:t>
      </w:r>
      <w:r>
        <w:t>1000 words]</w:t>
      </w:r>
    </w:p>
    <w:p w14:paraId="314C07B7" w14:textId="2728E3C3" w:rsidR="00572441" w:rsidRDefault="00924589" w:rsidP="00572441">
      <w:r>
        <w:t xml:space="preserve">Understanding the causes of the eruption of violence in Northern Ireland in the early 1970s requires a broader understanding of the longer-term history and dynamics of the island of Ireland and its complex relationship with British rule. An understanding of historical dynamics requires going somewhat beyond the listing of historical and political facts, and </w:t>
      </w:r>
      <w:r w:rsidR="003D0EC1">
        <w:t xml:space="preserve">briefly </w:t>
      </w:r>
      <w:r>
        <w:t xml:space="preserve">considering some broader theories, even grand theories, of empire formation and the functional role of religion therein. </w:t>
      </w:r>
    </w:p>
    <w:p w14:paraId="407E59E5" w14:textId="2D26CB64" w:rsidR="00924589" w:rsidRDefault="00924589" w:rsidP="00572441">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empires – has been 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w:t>
      </w:r>
    </w:p>
    <w:p w14:paraId="06F2D6CB" w14:textId="1EABB966" w:rsidR="00F130E9" w:rsidRDefault="00F130E9" w:rsidP="00572441">
      <w:r>
        <w:t xml:space="preserve">This sweeping characterisation of societies as </w:t>
      </w:r>
      <w:proofErr w:type="spellStart"/>
      <w:r>
        <w:t>metaethnic</w:t>
      </w:r>
      <w:proofErr w:type="spellEnd"/>
      <w:r>
        <w:t xml:space="preserve"> communities, and </w:t>
      </w:r>
      <w:proofErr w:type="spellStart"/>
      <w:r>
        <w:t>metaethnic</w:t>
      </w:r>
      <w:proofErr w:type="spellEnd"/>
      <w:r>
        <w:t xml:space="preserve"> frontiers as endemic sources of conflict, is useful to consider in reference to the following sweeping generalisation about the spread of Catholicism and Protestantism throughout Europ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t>metaethnic</w:t>
      </w:r>
      <w:proofErr w:type="spellEnd"/>
      <w:r>
        <w:t xml:space="preserve"> frontier</w:t>
      </w:r>
      <w:r w:rsidR="00CB6062">
        <w:t xml:space="preserve"> in the island of Ireland</w:t>
      </w:r>
      <w:r>
        <w:t>, demarcated along Catholic-Protestant religious distinction, were thus centuries in the making</w:t>
      </w:r>
      <w:r w:rsidR="00CB6062">
        <w:t xml:space="preserve">. </w:t>
      </w:r>
    </w:p>
    <w:p w14:paraId="331DF0CD" w14:textId="6454ABFD" w:rsidR="00CB6062" w:rsidRDefault="00CB6062" w:rsidP="00572441">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Spanish and French Empires could undermine British imperial power and influence. Ireland thus held an ambivalent position within the British Empire, geographically proximate yet culturally distant, a </w:t>
      </w:r>
      <w:r>
        <w:lastRenderedPageBreak/>
        <w:t xml:space="preserve">‘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77777777" w:rsidR="003426AF" w:rsidRDefault="005F5990" w:rsidP="00572441">
      <w:r>
        <w:t xml:space="preserve">The longstanding harsh British indifference to the conditions of the Irish was the target of Jonathan Swift’s 1729 satirical essay ‘A Modest Proposal’. </w:t>
      </w:r>
      <w:r w:rsidR="007232AE">
        <w:t>S</w:t>
      </w:r>
      <w:r>
        <w:t xml:space="preserve">uch indifference and colonial mismanagement </w:t>
      </w:r>
      <w:r w:rsidR="007232AE">
        <w:t>had contributed to the Great Famine of the 1840s, leading to mass emigration and population decline. Together with a steady influx of Protestants over many generations, b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which had been abolished with the Act of Union in 1801. Whereas in Westminster the Tory party supported Irish Unionists in opposing Home Rule, the Whigs supported this measure, and in the 1910 General Election the Whigs were able to establish a minority government with the support of Irish Nationalists, leading to the passing of the Third Home Rule Bill in 1912.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by firing squad. These executions then enflamed rather than quelled nationalist opposition to British rule, and in 1918 the newly formed Sinn </w:t>
      </w:r>
      <w:proofErr w:type="spellStart"/>
      <w:r w:rsidR="00266368" w:rsidRPr="00266368">
        <w:t>Féin</w:t>
      </w:r>
      <w:proofErr w:type="spellEnd"/>
      <w:r w:rsidR="00266368">
        <w:t xml:space="preserve"> party were elected with more than three quarters of Irish seats in Westminster; when political demands for independence over the whole of Ireland were unsuccessful, civil war intensified, and the paramilitary Irish Republican Army (IRA) fought a guerrilla war into the 1920s. Ireland was partitioned through the Fourth Government of Ireland Act in 1920, into territories defined as ‘Northern Ireland’ and ‘Southern Irelan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299CAA45" w:rsidR="003426AF" w:rsidRDefault="003426AF" w:rsidP="003426AF">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nd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77014DDF" w:rsidR="005F5990" w:rsidRDefault="003426AF" w:rsidP="003426AF">
      <w:pPr>
        <w:ind w:left="720"/>
      </w:pPr>
      <w:r>
        <w:t>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p>
    <w:p w14:paraId="4827FDED" w14:textId="6273D41C" w:rsidR="003426AF" w:rsidRDefault="003426AF" w:rsidP="003426AF">
      <w:r>
        <w:t xml:space="preserve">The dormant but unresolved tensions described above led to the conditions for a </w:t>
      </w:r>
      <w:proofErr w:type="spellStart"/>
      <w:r>
        <w:t>reignition</w:t>
      </w:r>
      <w:proofErr w:type="spellEnd"/>
      <w:r>
        <w:t xml:space="preserve"> of conflict beginning in the late 1960s. 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77777777" w:rsidR="003426AF" w:rsidRDefault="003426AF" w:rsidP="003426AF">
      <w:r>
        <w:lastRenderedPageBreak/>
        <w:t xml:space="preserve">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w:t>
      </w:r>
      <w:proofErr w:type="spellStart"/>
      <w:r>
        <w:t>mis</w:t>
      </w:r>
      <w:proofErr w:type="spellEnd"/>
      <w:r>
        <w:t xml:space="preserve">-steps included: the deployment of the Protestant-sympathising Scots Guards in 1970; and deploying too few troops for peaceful containment (‘minimal force’) strategies to be effective. This lack of numbers possibly led to excessive use of CS gas in riots which lasted for many days in </w:t>
      </w:r>
      <w:proofErr w:type="spellStart"/>
      <w:r>
        <w:t>Ballymurphy</w:t>
      </w:r>
      <w:proofErr w:type="spellEnd"/>
      <w:r>
        <w:t>,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14:paraId="17B12E87" w14:textId="77777777" w:rsidR="003426AF" w:rsidRDefault="003426AF" w:rsidP="003426AF">
      <w:r>
        <w:t>The lack of effective military intelligence in Northern Ireland between 1969 and 1975 is considered to have had a detrimental impact on security and violence reduction and containment in the region.</w:t>
      </w:r>
      <w:r>
        <w:fldChar w:fldCharType="begin" w:fldLock="1"/>
      </w:r>
      <w:r>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Sanders, 2011)" }, "properties" : { "noteIndex" : 0 }, "schema" : "https://github.com/citation-style-language/schema/raw/master/csl-citation.json" }</w:instrText>
      </w:r>
      <w:r>
        <w:fldChar w:fldCharType="separate"/>
      </w:r>
      <w:r w:rsidRPr="00F57631">
        <w:rPr>
          <w:noProof/>
        </w:rPr>
        <w:t>(Sanders, 2011)</w:t>
      </w:r>
      <w:r>
        <w:fldChar w:fldCharType="end"/>
      </w:r>
      <w:r>
        <w:t xml:space="preserve">  </w:t>
      </w:r>
    </w:p>
    <w:p w14:paraId="0352BD53" w14:textId="5F83AC71" w:rsidR="003426AF" w:rsidRPr="005E447C" w:rsidRDefault="003426AF" w:rsidP="003426AF">
      <w:r>
        <w:t>Paramilitary ceasefires in late 1994 were identified near the time as important developments in the peace process, and the best hope for resolution of the conflict for over twenty five years.</w:t>
      </w:r>
      <w:r>
        <w:fldChar w:fldCharType="begin" w:fldLock="1"/>
      </w:r>
      <w:r w:rsidR="00023023">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mp; Hadden, 1995)", "plainTextFormattedCitation" : "(Boyle &amp; Hadden, 1995)", "previouslyFormattedCitation" : "(Boyle and Hadden, 1995)" }, "properties" : { "noteIndex" : 0 }, "schema" : "https://github.com/citation-style-language/schema/raw/master/csl-citation.json" }</w:instrText>
      </w:r>
      <w:r>
        <w:fldChar w:fldCharType="separate"/>
      </w:r>
      <w:r w:rsidR="00023023" w:rsidRPr="00023023">
        <w:rPr>
          <w:noProof/>
        </w:rPr>
        <w:t>(Boyle &amp; Hadden, 1995)</w:t>
      </w:r>
      <w:r>
        <w:fldChar w:fldCharType="end"/>
      </w:r>
      <w:r>
        <w:t xml:space="preserve"> Paramilitary operations by the Irish Republican Army (IRA) officially ended on 31 August 1994; six weeks later, on 13 October 1994, a cessation of violence was announced by Loyalist </w:t>
      </w:r>
      <w:r>
        <w:lastRenderedPageBreak/>
        <w:t>forces, leading to a situation described in 1995 as a ‘cold peace’.</w:t>
      </w:r>
      <w:r>
        <w:fldChar w:fldCharType="begin" w:fldLock="1"/>
      </w:r>
      <w: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fldChar w:fldCharType="separate"/>
      </w:r>
      <w:r w:rsidRPr="00F57631">
        <w:rPr>
          <w:noProof/>
        </w:rPr>
        <w:t>(O’Leary, 1995)</w:t>
      </w:r>
      <w:r>
        <w:fldChar w:fldCharType="end"/>
      </w:r>
      <w:r>
        <w:t xml:space="preserve"> A resumption of IRA violence occurred on 9 February 1996, marked by the bombing of Canary Wharf in London.</w:t>
      </w:r>
      <w:r>
        <w:fldChar w:fldCharType="begin" w:fldLock="1"/>
      </w:r>
      <w:r>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fldChar w:fldCharType="separate"/>
      </w:r>
      <w:r w:rsidRPr="00F57631">
        <w:rPr>
          <w:noProof/>
        </w:rPr>
        <w:t>(Kyle, 1996)</w:t>
      </w:r>
      <w:r>
        <w:fldChar w:fldCharType="end"/>
      </w:r>
    </w:p>
    <w:p w14:paraId="23599178" w14:textId="4E7E36FA" w:rsidR="00F1537E" w:rsidRDefault="00CC1DA7" w:rsidP="00F1537E">
      <w:pPr>
        <w:pStyle w:val="Heading2"/>
      </w:pPr>
      <w:r>
        <w:t xml:space="preserve">Section three: Data and </w:t>
      </w:r>
      <w:r w:rsidR="00F1537E">
        <w:t>Methods [</w:t>
      </w:r>
      <w:r w:rsidR="003726C0">
        <w:t>732/</w:t>
      </w:r>
      <w:bookmarkStart w:id="13" w:name="_GoBack"/>
      <w:bookmarkEnd w:id="13"/>
      <w:r w:rsidR="00F1537E">
        <w:t>500 words]</w:t>
      </w:r>
    </w:p>
    <w:p w14:paraId="354E3D0E" w14:textId="45772995" w:rsidR="00500E6F" w:rsidRDefault="00842964" w:rsidP="00F1537E">
      <w:r>
        <w:t xml:space="preserve">Data on all-cause mortality and population size, disaggregated by gender, age in single years and year, were extracted from the Human Mortality Database (HMD). Mortality rates were calculated by dividing death counts by population exposure (adjusted population counts). </w:t>
      </w:r>
      <w:r w:rsidR="00500E6F">
        <w:t xml:space="preserve">All data management and analyses were performed using the R statistical programming environment. </w:t>
      </w:r>
    </w:p>
    <w:p w14:paraId="3AE0F486" w14:textId="6703EF36" w:rsidR="00500E6F" w:rsidRDefault="00500E6F" w:rsidP="00F1537E">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A qualitative colour scheme, ‘Paired’ from the </w:t>
      </w:r>
      <w:proofErr w:type="spellStart"/>
      <w:r>
        <w:t>RColorBrewer</w:t>
      </w:r>
      <w:proofErr w:type="spellEnd"/>
      <w:r>
        <w:t xml:space="preserve"> package, was used to colour cells in the level plots such that different ‘bands’ of mortality rates or log mortality rates can be identified by cross-referencing the colour of cells with colour key legends to the right of each plot. The R packages Lattice and </w:t>
      </w:r>
      <w:proofErr w:type="spellStart"/>
      <w:r>
        <w:t>latticeExtra</w:t>
      </w:r>
      <w:proofErr w:type="spellEnd"/>
      <w:r>
        <w:t xml:space="preserve"> were used to produce the visualisations.  </w:t>
      </w:r>
    </w:p>
    <w:p w14:paraId="3E2E73E6" w14:textId="23AA710C" w:rsidR="00F1537E" w:rsidRDefault="00500E6F" w:rsidP="00F1537E">
      <w:r>
        <w:t xml:space="preserve">In the second stage of the analysis, level plots for males aged between 15 and 45 years inclusive </w:t>
      </w:r>
      <w:r w:rsidR="0049186E">
        <w:t xml:space="preserve">were </w:t>
      </w:r>
      <w:r>
        <w:t>pr</w:t>
      </w:r>
      <w:r w:rsidR="0049186E">
        <w:t xml:space="preserve">oduced, again using the same ‘Paired’ colour scheme but with a narrower scale of values, meaning cells are coloured differently.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4CD2928B" w:rsidR="0049186E" w:rsidRDefault="0049186E" w:rsidP="00F1537E">
      <w:r>
        <w:t>In the third stage of the analysis, a model was developed which aims to reproduce the main features of the level plot of mortality values over this Lexis surface for this gender and age group, and in which the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in order to assess whether the model appears to capture the most salient features of the Lexis surface of the data itself. The </w:t>
      </w:r>
      <w:r w:rsidR="005D4F12">
        <w:t>model specification is as follows</w:t>
      </w:r>
      <w:r w:rsidR="007029A2">
        <w:t>:</w:t>
      </w:r>
    </w:p>
    <w:p w14:paraId="39394AFF" w14:textId="69EBFFF6" w:rsidR="005D4F12" w:rsidRPr="005D4F12" w:rsidRDefault="005D4F12" w:rsidP="00F1537E">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m:t>
              </m:r>
              <m:r>
                <w:rPr>
                  <w:rFonts w:ascii="Cambria Math" w:hAnsi="Cambria Math"/>
                </w:rPr>
                <m:t>,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05DEBBAD" w:rsidR="005D4F12" w:rsidRPr="005D4F12" w:rsidRDefault="005D4F12" w:rsidP="00F1537E">
      <w:pPr>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1-k)(t-1972)</m:t>
              </m:r>
            </m:sup>
          </m:sSup>
          <m:r>
            <w:rPr>
              <w:rFonts w:ascii="Cambria Math" w:eastAsiaTheme="minorEastAsia" w:hAnsi="Cambria Math"/>
            </w:rPr>
            <m:t xml:space="preserve"> </m:t>
          </m:r>
          <m:r>
            <w:rPr>
              <w:rFonts w:ascii="Cambria Math" w:eastAsiaTheme="minorEastAsia" w:hAnsi="Cambria Math"/>
            </w:rPr>
            <m:t>IFF t≥1972;0 otherwise</m:t>
          </m:r>
        </m:oMath>
      </m:oMathPara>
    </w:p>
    <w:p w14:paraId="6DC7AAC5" w14:textId="77777777" w:rsidR="007B2477" w:rsidRDefault="007029A2" w:rsidP="00F153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w:t>
      </w:r>
      <w:proofErr w:type="gramStart"/>
      <w:r>
        <w:rPr>
          <w:rFonts w:eastAsiaTheme="minorEastAsia"/>
        </w:rPr>
        <w:t xml:space="preserve">year </w:t>
      </w:r>
      <w:proofErr w:type="gramEnd"/>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w:t>
      </w:r>
      <w:r>
        <w:rPr>
          <w:rFonts w:eastAsiaTheme="minorEastAsia"/>
        </w:rPr>
        <w:t xml:space="preserve">year </w:t>
      </w:r>
      <m:oMath>
        <m:r>
          <w:rPr>
            <w:rFonts w:ascii="Cambria Math" w:hAnsi="Cambria Math"/>
          </w:rPr>
          <m:t>t</m:t>
        </m:r>
      </m:oMath>
      <w:r>
        <w:rPr>
          <w:rFonts w:eastAsiaTheme="minorEastAsia"/>
        </w:rPr>
        <w:t xml:space="preserve"> </w:t>
      </w:r>
      <w:r>
        <w:rPr>
          <w:rFonts w:eastAsiaTheme="minorEastAsia"/>
        </w:rPr>
        <w:t xml:space="preserve">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60FC638C" w:rsidR="005D4F12" w:rsidRDefault="007029A2" w:rsidP="00F1537E">
      <w:pPr>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w:t>
      </w:r>
      <w:proofErr w:type="spellStart"/>
      <w:r w:rsidR="000E2BEA">
        <w:rPr>
          <w:rFonts w:eastAsiaTheme="minorEastAsia"/>
        </w:rPr>
        <w:t>half life</w:t>
      </w:r>
      <w:proofErr w:type="spellEnd"/>
      <w:r w:rsidR="000E2BEA">
        <w:rPr>
          <w:rFonts w:eastAsiaTheme="minorEastAsia"/>
        </w:rPr>
        <w:t xml:space="preserve">’ of the </w:t>
      </w:r>
      <w:r w:rsidR="000E2BEA">
        <w:rPr>
          <w:rFonts w:eastAsiaTheme="minorEastAsia"/>
        </w:rPr>
        <w:lastRenderedPageBreak/>
        <w:t xml:space="preserve">conflict, i.e. number of years it takes for the additional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1888D739" w:rsidR="007B2477" w:rsidRPr="005D4F12" w:rsidRDefault="007B2477" w:rsidP="00F1537E">
      <w:pPr>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m:t>
        </m:r>
        <m:r>
          <w:rPr>
            <w:rFonts w:ascii="Cambria Math" w:eastAsiaTheme="minorEastAsia" w:hAnsi="Cambria Math"/>
          </w:rPr>
          <m:t>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4</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77777777" w:rsidR="00F1537E" w:rsidRDefault="00CC1DA7" w:rsidP="00F1537E">
      <w:pPr>
        <w:pStyle w:val="Heading2"/>
      </w:pPr>
      <w:r>
        <w:t xml:space="preserve">Section four: </w:t>
      </w:r>
      <w:r w:rsidR="00F1537E">
        <w:t>Results [1500 words]</w:t>
      </w:r>
    </w:p>
    <w:p w14:paraId="6919AA3C" w14:textId="77777777" w:rsidR="00F1537E" w:rsidRPr="00F1537E" w:rsidRDefault="00F1537E" w:rsidP="00F1537E"/>
    <w:p w14:paraId="18A4B86F" w14:textId="77777777" w:rsidR="00F1537E" w:rsidRDefault="00CC1DA7" w:rsidP="00F1537E">
      <w:pPr>
        <w:pStyle w:val="Heading2"/>
      </w:pPr>
      <w:r>
        <w:t xml:space="preserve">Section five: </w:t>
      </w:r>
      <w:r w:rsidR="00F1537E">
        <w:t>Discussion [1500 words]</w:t>
      </w:r>
    </w:p>
    <w:p w14:paraId="02443EBD" w14:textId="77777777" w:rsidR="00F1537E" w:rsidRDefault="00F1537E" w:rsidP="00F1537E">
      <w:pPr>
        <w:pStyle w:val="Heading1"/>
        <w:sectPr w:rsidR="00F1537E">
          <w:pgSz w:w="11906" w:h="16838"/>
          <w:pgMar w:top="1440" w:right="1440" w:bottom="1440" w:left="1440" w:header="708" w:footer="708" w:gutter="0"/>
          <w:cols w:space="708"/>
          <w:docGrid w:linePitch="360"/>
        </w:sectPr>
      </w:pPr>
    </w:p>
    <w:p w14:paraId="0F2785EC" w14:textId="5FD0CF6D" w:rsidR="00F1537E" w:rsidRDefault="00F1537E" w:rsidP="00F1537E">
      <w:pPr>
        <w:pStyle w:val="Heading1"/>
      </w:pPr>
      <w:r>
        <w:lastRenderedPageBreak/>
        <w:t>References [1000 words]</w:t>
      </w:r>
      <w:r w:rsidR="00023023">
        <w:br/>
      </w:r>
    </w:p>
    <w:p w14:paraId="7F20F596" w14:textId="13F05E81"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023023">
        <w:rPr>
          <w:rFonts w:ascii="Calibri" w:hAnsi="Calibri" w:cs="Times New Roman"/>
          <w:noProof/>
          <w:szCs w:val="24"/>
        </w:rPr>
        <w:t xml:space="preserve">Anderson, J., &amp; O’Dowd, L. (2007). Imperialism and nationalism: The Home Rule struggle and border creation in Ireland, 1885–1925. </w:t>
      </w:r>
      <w:r w:rsidRPr="00023023">
        <w:rPr>
          <w:rFonts w:ascii="Calibri" w:hAnsi="Calibri" w:cs="Times New Roman"/>
          <w:i/>
          <w:iCs/>
          <w:noProof/>
          <w:szCs w:val="24"/>
        </w:rPr>
        <w:t>Political Geography</w:t>
      </w:r>
      <w:r w:rsidRPr="00023023">
        <w:rPr>
          <w:rFonts w:ascii="Calibri" w:hAnsi="Calibri" w:cs="Times New Roman"/>
          <w:noProof/>
          <w:szCs w:val="24"/>
        </w:rPr>
        <w:t xml:space="preserve">, </w:t>
      </w:r>
      <w:r w:rsidRPr="00023023">
        <w:rPr>
          <w:rFonts w:ascii="Calibri" w:hAnsi="Calibri" w:cs="Times New Roman"/>
          <w:i/>
          <w:iCs/>
          <w:noProof/>
          <w:szCs w:val="24"/>
        </w:rPr>
        <w:t>26</w:t>
      </w:r>
      <w:r w:rsidRPr="00023023">
        <w:rPr>
          <w:rFonts w:ascii="Calibri" w:hAnsi="Calibri" w:cs="Times New Roman"/>
          <w:noProof/>
          <w:szCs w:val="24"/>
        </w:rPr>
        <w:t>(8), 934–950. http://doi.org/10.1016/j.polgeo.2007.10.001</w:t>
      </w:r>
    </w:p>
    <w:p w14:paraId="2E7A892F"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Boyle, K., &amp; Hadden, T. (1995). The Peace Process in Northern-Ireland. </w:t>
      </w:r>
      <w:r w:rsidRPr="00023023">
        <w:rPr>
          <w:rFonts w:ascii="Calibri" w:hAnsi="Calibri" w:cs="Times New Roman"/>
          <w:i/>
          <w:iCs/>
          <w:noProof/>
          <w:szCs w:val="24"/>
        </w:rPr>
        <w:t>International Affairs</w:t>
      </w:r>
      <w:r w:rsidRPr="00023023">
        <w:rPr>
          <w:rFonts w:ascii="Calibri" w:hAnsi="Calibri" w:cs="Times New Roman"/>
          <w:noProof/>
          <w:szCs w:val="24"/>
        </w:rPr>
        <w:t xml:space="preserve">, </w:t>
      </w:r>
      <w:r w:rsidRPr="00023023">
        <w:rPr>
          <w:rFonts w:ascii="Calibri" w:hAnsi="Calibri" w:cs="Times New Roman"/>
          <w:i/>
          <w:iCs/>
          <w:noProof/>
          <w:szCs w:val="24"/>
        </w:rPr>
        <w:t>71</w:t>
      </w:r>
      <w:r w:rsidRPr="00023023">
        <w:rPr>
          <w:rFonts w:ascii="Calibri" w:hAnsi="Calibri" w:cs="Times New Roman"/>
          <w:noProof/>
          <w:szCs w:val="24"/>
        </w:rPr>
        <w:t>(2), 269–283.</w:t>
      </w:r>
    </w:p>
    <w:p w14:paraId="2DED9622"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023023">
        <w:rPr>
          <w:rFonts w:ascii="Calibri" w:hAnsi="Calibri" w:cs="Times New Roman"/>
          <w:i/>
          <w:iCs/>
          <w:noProof/>
          <w:szCs w:val="24"/>
        </w:rPr>
        <w:t>BMJ Open</w:t>
      </w:r>
      <w:r w:rsidRPr="00023023">
        <w:rPr>
          <w:rFonts w:ascii="Calibri" w:hAnsi="Calibri" w:cs="Times New Roman"/>
          <w:noProof/>
          <w:szCs w:val="24"/>
        </w:rPr>
        <w:t xml:space="preserve">, </w:t>
      </w:r>
      <w:r w:rsidRPr="00023023">
        <w:rPr>
          <w:rFonts w:ascii="Calibri" w:hAnsi="Calibri" w:cs="Times New Roman"/>
          <w:i/>
          <w:iCs/>
          <w:noProof/>
          <w:szCs w:val="24"/>
        </w:rPr>
        <w:t>6</w:t>
      </w:r>
      <w:r w:rsidRPr="00023023">
        <w:rPr>
          <w:rFonts w:ascii="Calibri" w:hAnsi="Calibri" w:cs="Times New Roman"/>
          <w:noProof/>
          <w:szCs w:val="24"/>
        </w:rPr>
        <w:t>(1), e009924. http://doi.org/10.1136/bmjopen-2015-009924</w:t>
      </w:r>
    </w:p>
    <w:p w14:paraId="0EA569D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Kyle, K. (1996). Murder at Canary Wharf. </w:t>
      </w:r>
      <w:r w:rsidRPr="00023023">
        <w:rPr>
          <w:rFonts w:ascii="Calibri" w:hAnsi="Calibri" w:cs="Times New Roman"/>
          <w:i/>
          <w:iCs/>
          <w:noProof/>
          <w:szCs w:val="24"/>
        </w:rPr>
        <w:t>World Today</w:t>
      </w:r>
      <w:r w:rsidRPr="00023023">
        <w:rPr>
          <w:rFonts w:ascii="Calibri" w:hAnsi="Calibri" w:cs="Times New Roman"/>
          <w:noProof/>
          <w:szCs w:val="24"/>
        </w:rPr>
        <w:t xml:space="preserve">, </w:t>
      </w:r>
      <w:r w:rsidRPr="00023023">
        <w:rPr>
          <w:rFonts w:ascii="Calibri" w:hAnsi="Calibri" w:cs="Times New Roman"/>
          <w:i/>
          <w:iCs/>
          <w:noProof/>
          <w:szCs w:val="24"/>
        </w:rPr>
        <w:t>52</w:t>
      </w:r>
      <w:r w:rsidRPr="00023023">
        <w:rPr>
          <w:rFonts w:ascii="Calibri" w:hAnsi="Calibri" w:cs="Times New Roman"/>
          <w:noProof/>
          <w:szCs w:val="24"/>
        </w:rPr>
        <w:t>(3), 76–78.</w:t>
      </w:r>
    </w:p>
    <w:p w14:paraId="7AD98476"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O’Leary, B. (1995). Introduction: Reflections on a cold peace. </w:t>
      </w:r>
      <w:r w:rsidRPr="00023023">
        <w:rPr>
          <w:rFonts w:ascii="Calibri" w:hAnsi="Calibri" w:cs="Times New Roman"/>
          <w:i/>
          <w:iCs/>
          <w:noProof/>
          <w:szCs w:val="24"/>
        </w:rPr>
        <w:t>Ethnic and Racial Studies</w:t>
      </w:r>
      <w:r w:rsidRPr="00023023">
        <w:rPr>
          <w:rFonts w:ascii="Calibri" w:hAnsi="Calibri" w:cs="Times New Roman"/>
          <w:noProof/>
          <w:szCs w:val="24"/>
        </w:rPr>
        <w:t xml:space="preserve">, </w:t>
      </w:r>
      <w:r w:rsidRPr="00023023">
        <w:rPr>
          <w:rFonts w:ascii="Calibri" w:hAnsi="Calibri" w:cs="Times New Roman"/>
          <w:i/>
          <w:iCs/>
          <w:noProof/>
          <w:szCs w:val="24"/>
        </w:rPr>
        <w:t>18</w:t>
      </w:r>
      <w:r w:rsidRPr="00023023">
        <w:rPr>
          <w:rFonts w:ascii="Calibri" w:hAnsi="Calibri" w:cs="Times New Roman"/>
          <w:noProof/>
          <w:szCs w:val="24"/>
        </w:rPr>
        <w:t>(4), 695–714. http://doi.org/10.1080/01419870.1995.9993887</w:t>
      </w:r>
    </w:p>
    <w:p w14:paraId="05BBA7A5"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Sanders, A. (2011). Northern Ireland: The Intelligence War 1969–75. </w:t>
      </w:r>
      <w:r w:rsidRPr="00023023">
        <w:rPr>
          <w:rFonts w:ascii="Calibri" w:hAnsi="Calibri" w:cs="Times New Roman"/>
          <w:i/>
          <w:iCs/>
          <w:noProof/>
          <w:szCs w:val="24"/>
        </w:rPr>
        <w:t>The British Journal of Politics and International Relations</w:t>
      </w:r>
      <w:r w:rsidRPr="00023023">
        <w:rPr>
          <w:rFonts w:ascii="Calibri" w:hAnsi="Calibri" w:cs="Times New Roman"/>
          <w:noProof/>
          <w:szCs w:val="24"/>
        </w:rPr>
        <w:t xml:space="preserve">, </w:t>
      </w:r>
      <w:r w:rsidRPr="00023023">
        <w:rPr>
          <w:rFonts w:ascii="Calibri" w:hAnsi="Calibri" w:cs="Times New Roman"/>
          <w:i/>
          <w:iCs/>
          <w:noProof/>
          <w:szCs w:val="24"/>
        </w:rPr>
        <w:t>13</w:t>
      </w:r>
      <w:r w:rsidRPr="00023023">
        <w:rPr>
          <w:rFonts w:ascii="Calibri" w:hAnsi="Calibri" w:cs="Times New Roman"/>
          <w:noProof/>
          <w:szCs w:val="24"/>
        </w:rPr>
        <w:t>(2), 230–248. http://doi.org/10.1111/j.1467-856X.2010.00416.x</w:t>
      </w:r>
    </w:p>
    <w:p w14:paraId="0B1B135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23023">
        <w:rPr>
          <w:rFonts w:ascii="Calibri" w:hAnsi="Calibri" w:cs="Times New Roman"/>
          <w:i/>
          <w:iCs/>
          <w:noProof/>
          <w:szCs w:val="24"/>
        </w:rPr>
        <w:t>Journal of Strategic Studies</w:t>
      </w:r>
      <w:r w:rsidRPr="00023023">
        <w:rPr>
          <w:rFonts w:ascii="Calibri" w:hAnsi="Calibri" w:cs="Times New Roman"/>
          <w:noProof/>
          <w:szCs w:val="24"/>
        </w:rPr>
        <w:t xml:space="preserve">, </w:t>
      </w:r>
      <w:r w:rsidRPr="00023023">
        <w:rPr>
          <w:rFonts w:ascii="Calibri" w:hAnsi="Calibri" w:cs="Times New Roman"/>
          <w:i/>
          <w:iCs/>
          <w:noProof/>
          <w:szCs w:val="24"/>
        </w:rPr>
        <w:t>30</w:t>
      </w:r>
      <w:r w:rsidRPr="00023023">
        <w:rPr>
          <w:rFonts w:ascii="Calibri" w:hAnsi="Calibri" w:cs="Times New Roman"/>
          <w:noProof/>
          <w:szCs w:val="24"/>
        </w:rPr>
        <w:t>(1), 73–107. http://doi.org/10.1080/01402390701210848</w:t>
      </w:r>
    </w:p>
    <w:p w14:paraId="28C11B57"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Www.bbc.co.uk. (2017). Manchester attack: What we know so far. Retrieved June 5, 2017, from http://www.bbc.co.uk/news/uk-england-manchester-40008389</w:t>
      </w:r>
    </w:p>
    <w:p w14:paraId="13429753" w14:textId="77777777" w:rsidR="00023023" w:rsidRPr="00023023" w:rsidRDefault="00023023" w:rsidP="00023023">
      <w:pPr>
        <w:widowControl w:val="0"/>
        <w:autoSpaceDE w:val="0"/>
        <w:autoSpaceDN w:val="0"/>
        <w:adjustRightInd w:val="0"/>
        <w:spacing w:line="240" w:lineRule="auto"/>
        <w:ind w:left="480" w:hanging="480"/>
        <w:rPr>
          <w:rFonts w:ascii="Calibri" w:hAnsi="Calibri"/>
          <w:noProof/>
        </w:rPr>
      </w:pPr>
      <w:r w:rsidRPr="00023023">
        <w:rPr>
          <w:rFonts w:ascii="Calibri" w:hAnsi="Calibri" w:cs="Times New Roman"/>
          <w:noProof/>
          <w:szCs w:val="24"/>
        </w:rPr>
        <w:t>Www.economist.com. (2016). Terrorism: learning to live with it. Retrieved June 5, 2017, from http://www.economist.com/news/international/21706250-people-are-surprisingly-good-coping-repeated-terrorist-attacks-america-and</w:t>
      </w:r>
    </w:p>
    <w:p w14:paraId="68B27265" w14:textId="206D15F7" w:rsidR="00023023" w:rsidRPr="00023023" w:rsidRDefault="00023023" w:rsidP="00023023">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FD60E2" w:rsidRDefault="00FD60E2">
      <w:pPr>
        <w:pStyle w:val="CommentText"/>
      </w:pPr>
    </w:p>
  </w:comment>
  <w:comment w:id="1" w:author="Jonathan Minton" w:date="2017-06-05T11:52:00Z" w:initials="JM">
    <w:p w14:paraId="095CDC3C"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FD60E2" w:rsidRDefault="00FD60E2">
      <w:pPr>
        <w:pStyle w:val="CommentText"/>
      </w:pPr>
    </w:p>
  </w:comment>
  <w:comment w:id="2" w:author="Jonathan Minton" w:date="2017-06-05T11:53:00Z" w:initials="JM">
    <w:p w14:paraId="362BDCC2" w14:textId="77777777" w:rsidR="00FD60E2" w:rsidRDefault="00FD60E2">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FD60E2" w:rsidRDefault="00FD60E2">
      <w:pPr>
        <w:pStyle w:val="CommentText"/>
      </w:pPr>
    </w:p>
  </w:comment>
  <w:comment w:id="4" w:author="Jonathan Minton" w:date="2017-06-05T11:53:00Z" w:initials="JM">
    <w:p w14:paraId="49069590" w14:textId="77777777" w:rsidR="00FD60E2" w:rsidRDefault="00FD60E2">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FD60E2" w:rsidRDefault="00FD60E2">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FD60E2" w:rsidRDefault="00FD60E2">
      <w:pPr>
        <w:pStyle w:val="CommentText"/>
      </w:pPr>
    </w:p>
  </w:comment>
  <w:comment w:id="7" w:author="Jonathan Minton" w:date="2017-06-05T11:54:00Z" w:initials="JM">
    <w:p w14:paraId="1B7F6CBA"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FD60E2" w:rsidRDefault="00FD60E2">
      <w:pPr>
        <w:pStyle w:val="CommentText"/>
      </w:pPr>
    </w:p>
  </w:comment>
  <w:comment w:id="8" w:author="Jonathan Minton" w:date="2017-06-05T11:54:00Z" w:initials="JM">
    <w:p w14:paraId="4125BA54"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FD60E2" w:rsidRDefault="00FD60E2">
      <w:pPr>
        <w:pStyle w:val="CommentText"/>
      </w:pPr>
    </w:p>
  </w:comment>
  <w:comment w:id="9" w:author="Jonathan Minton" w:date="2017-06-05T11:54:00Z" w:initials="JM">
    <w:p w14:paraId="7E51439B" w14:textId="77777777" w:rsidR="00FD60E2" w:rsidRDefault="00FD60E2">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FD60E2" w:rsidRDefault="00FD60E2">
      <w:pPr>
        <w:pStyle w:val="CommentText"/>
      </w:pPr>
    </w:p>
  </w:comment>
  <w:comment w:id="11" w:author="Jonathan Minton" w:date="2017-06-05T11:55:00Z" w:initials="JM">
    <w:p w14:paraId="27178FE0"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FD60E2" w:rsidRDefault="00FD60E2">
      <w:pPr>
        <w:pStyle w:val="CommentText"/>
      </w:pPr>
    </w:p>
  </w:comment>
  <w:comment w:id="12" w:author="Jonathan Minton" w:date="2017-06-05T11:55:00Z" w:initials="JM">
    <w:p w14:paraId="22935BEF" w14:textId="77777777" w:rsidR="00FD60E2" w:rsidRDefault="00FD60E2">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E2BEA"/>
    <w:rsid w:val="0011370C"/>
    <w:rsid w:val="001D2C6E"/>
    <w:rsid w:val="00203A77"/>
    <w:rsid w:val="00266368"/>
    <w:rsid w:val="002E108B"/>
    <w:rsid w:val="00327D17"/>
    <w:rsid w:val="003426AF"/>
    <w:rsid w:val="003726C0"/>
    <w:rsid w:val="003D0EC1"/>
    <w:rsid w:val="003F3012"/>
    <w:rsid w:val="0049186E"/>
    <w:rsid w:val="004D1C59"/>
    <w:rsid w:val="00500E6F"/>
    <w:rsid w:val="005213D9"/>
    <w:rsid w:val="005670E4"/>
    <w:rsid w:val="00572441"/>
    <w:rsid w:val="005805CB"/>
    <w:rsid w:val="005D4F12"/>
    <w:rsid w:val="005F5990"/>
    <w:rsid w:val="0062486B"/>
    <w:rsid w:val="006D78AC"/>
    <w:rsid w:val="007029A2"/>
    <w:rsid w:val="007232AE"/>
    <w:rsid w:val="007B2477"/>
    <w:rsid w:val="00842964"/>
    <w:rsid w:val="008818FA"/>
    <w:rsid w:val="00924589"/>
    <w:rsid w:val="00990874"/>
    <w:rsid w:val="009C0F9D"/>
    <w:rsid w:val="00A046D1"/>
    <w:rsid w:val="00C371AF"/>
    <w:rsid w:val="00CB6062"/>
    <w:rsid w:val="00CC1DA7"/>
    <w:rsid w:val="00D0423A"/>
    <w:rsid w:val="00EE07C7"/>
    <w:rsid w:val="00F130E9"/>
    <w:rsid w:val="00F1537E"/>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2E536-6562-43EF-9E96-94E071C5E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1</Pages>
  <Words>7152</Words>
  <Characters>4077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7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7</cp:revision>
  <dcterms:created xsi:type="dcterms:W3CDTF">2017-06-05T10:48:00Z</dcterms:created>
  <dcterms:modified xsi:type="dcterms:W3CDTF">2017-06-1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